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DAF4E24" w14:textId="02EA2181" w:rsidR="000D13EC" w:rsidRPr="00CC2E06" w:rsidRDefault="00CC2E06">
      <w:pPr>
        <w:rPr>
          <w:rFonts w:ascii="Times New Roman" w:hAnsi="Times New Roman" w:cs="Times New Roman"/>
          <w:sz w:val="24"/>
          <w:szCs w:val="24"/>
        </w:rPr>
      </w:pPr>
      <w:r w:rsidRPr="00EE6B8D">
        <w:rPr>
          <w:rFonts w:ascii="Times New Roman" w:hAnsi="Times New Roman" w:cs="Times New Roman"/>
          <w:b/>
          <w:bCs/>
          <w:sz w:val="24"/>
          <w:szCs w:val="24"/>
        </w:rPr>
        <w:t>Table S2</w:t>
      </w:r>
      <w:r w:rsidR="0029140C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CC2E06">
        <w:rPr>
          <w:rFonts w:ascii="Times New Roman" w:hAnsi="Times New Roman" w:cs="Times New Roman"/>
          <w:sz w:val="24"/>
          <w:szCs w:val="24"/>
        </w:rPr>
        <w:t xml:space="preserve"> </w:t>
      </w:r>
      <w:r w:rsidR="0041472C">
        <w:rPr>
          <w:rFonts w:ascii="Times New Roman" w:hAnsi="Times New Roman" w:cs="Times New Roman"/>
          <w:sz w:val="24"/>
          <w:szCs w:val="24"/>
        </w:rPr>
        <w:t xml:space="preserve"> </w:t>
      </w:r>
      <w:r w:rsidRPr="00CC2E06">
        <w:rPr>
          <w:rFonts w:ascii="Times New Roman" w:hAnsi="Times New Roman" w:cs="Times New Roman"/>
          <w:sz w:val="24"/>
          <w:szCs w:val="24"/>
        </w:rPr>
        <w:t>Sampling information of species used for phyl</w:t>
      </w:r>
      <w:r w:rsidR="00CD1CA0">
        <w:rPr>
          <w:rFonts w:ascii="Times New Roman" w:hAnsi="Times New Roman" w:cs="Times New Roman"/>
          <w:sz w:val="24"/>
          <w:szCs w:val="24"/>
        </w:rPr>
        <w:t>ogenetic analysis in this study</w:t>
      </w:r>
    </w:p>
    <w:tbl>
      <w:tblPr>
        <w:tblStyle w:val="a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81"/>
        <w:gridCol w:w="2936"/>
        <w:gridCol w:w="1937"/>
        <w:gridCol w:w="2503"/>
        <w:gridCol w:w="2532"/>
      </w:tblGrid>
      <w:tr w:rsidR="00CC2E06" w:rsidRPr="00CC2E06" w14:paraId="2DDEFB72" w14:textId="77777777" w:rsidTr="00CC2E06">
        <w:trPr>
          <w:trHeight w:val="326"/>
        </w:trPr>
        <w:tc>
          <w:tcPr>
            <w:tcW w:w="3681" w:type="dxa"/>
            <w:tcBorders>
              <w:top w:val="single" w:sz="4" w:space="0" w:color="auto"/>
              <w:bottom w:val="single" w:sz="4" w:space="0" w:color="auto"/>
            </w:tcBorders>
          </w:tcPr>
          <w:p w14:paraId="5E38B10A" w14:textId="7AD932EB" w:rsidR="00CC2E06" w:rsidRPr="00CC2E06" w:rsidRDefault="00CC2E0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C2E06">
              <w:rPr>
                <w:rFonts w:ascii="Times New Roman" w:hAnsi="Times New Roman" w:cs="Times New Roman"/>
                <w:sz w:val="24"/>
                <w:szCs w:val="24"/>
              </w:rPr>
              <w:t>Species</w:t>
            </w:r>
          </w:p>
        </w:tc>
        <w:tc>
          <w:tcPr>
            <w:tcW w:w="2936" w:type="dxa"/>
            <w:tcBorders>
              <w:top w:val="single" w:sz="4" w:space="0" w:color="auto"/>
              <w:bottom w:val="single" w:sz="4" w:space="0" w:color="auto"/>
            </w:tcBorders>
          </w:tcPr>
          <w:p w14:paraId="3FECAB91" w14:textId="6027DEB8" w:rsidR="00CC2E06" w:rsidRPr="00CC2E06" w:rsidRDefault="00CC2E06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C2E06">
              <w:rPr>
                <w:rFonts w:ascii="Times New Roman" w:hAnsi="Times New Roman" w:cs="Times New Roman"/>
                <w:sz w:val="24"/>
                <w:szCs w:val="24"/>
              </w:rPr>
              <w:t>Location</w:t>
            </w:r>
          </w:p>
        </w:tc>
        <w:tc>
          <w:tcPr>
            <w:tcW w:w="1937" w:type="dxa"/>
            <w:tcBorders>
              <w:top w:val="single" w:sz="4" w:space="0" w:color="auto"/>
              <w:bottom w:val="single" w:sz="4" w:space="0" w:color="auto"/>
            </w:tcBorders>
          </w:tcPr>
          <w:p w14:paraId="757EB8D5" w14:textId="491E18E8" w:rsidR="00CC2E06" w:rsidRPr="00CC2E06" w:rsidRDefault="00CC2E06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C2E06">
              <w:rPr>
                <w:rFonts w:ascii="Times New Roman" w:hAnsi="Times New Roman" w:cs="Times New Roman"/>
                <w:sz w:val="24"/>
                <w:szCs w:val="24"/>
              </w:rPr>
              <w:t>Depth (m)</w:t>
            </w:r>
          </w:p>
        </w:tc>
        <w:tc>
          <w:tcPr>
            <w:tcW w:w="2503" w:type="dxa"/>
            <w:tcBorders>
              <w:top w:val="single" w:sz="4" w:space="0" w:color="auto"/>
              <w:bottom w:val="single" w:sz="4" w:space="0" w:color="auto"/>
            </w:tcBorders>
          </w:tcPr>
          <w:p w14:paraId="1985B772" w14:textId="5DD33C0F" w:rsidR="00CC2E06" w:rsidRPr="00CC2E06" w:rsidRDefault="00CC2E06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C2E06">
              <w:rPr>
                <w:rFonts w:ascii="Times New Roman" w:hAnsi="Times New Roman" w:cs="Times New Roman"/>
                <w:sz w:val="24"/>
                <w:szCs w:val="24"/>
              </w:rPr>
              <w:t>Accession no.</w:t>
            </w:r>
          </w:p>
        </w:tc>
        <w:tc>
          <w:tcPr>
            <w:tcW w:w="2532" w:type="dxa"/>
            <w:tcBorders>
              <w:top w:val="single" w:sz="4" w:space="0" w:color="auto"/>
              <w:bottom w:val="single" w:sz="4" w:space="0" w:color="auto"/>
            </w:tcBorders>
          </w:tcPr>
          <w:p w14:paraId="39DB51D4" w14:textId="5C98B099" w:rsidR="00CC2E06" w:rsidRPr="00CC2E06" w:rsidRDefault="00CC2E06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C2E06">
              <w:rPr>
                <w:rFonts w:ascii="Times New Roman" w:hAnsi="Times New Roman" w:cs="Times New Roman"/>
                <w:sz w:val="24"/>
                <w:szCs w:val="24"/>
              </w:rPr>
              <w:t>References</w:t>
            </w:r>
          </w:p>
        </w:tc>
      </w:tr>
      <w:tr w:rsidR="00CC2E06" w:rsidRPr="00CC2E06" w14:paraId="4243BECE" w14:textId="77777777" w:rsidTr="00CC2E06">
        <w:trPr>
          <w:trHeight w:val="326"/>
        </w:trPr>
        <w:tc>
          <w:tcPr>
            <w:tcW w:w="3681" w:type="dxa"/>
            <w:tcBorders>
              <w:top w:val="single" w:sz="4" w:space="0" w:color="auto"/>
            </w:tcBorders>
          </w:tcPr>
          <w:p w14:paraId="5E611E8D" w14:textId="53040DB8" w:rsidR="00CC2E06" w:rsidRPr="00CC2E06" w:rsidRDefault="00CC2E06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CC2E06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Branchipolynoe seepensis</w:t>
            </w:r>
          </w:p>
        </w:tc>
        <w:tc>
          <w:tcPr>
            <w:tcW w:w="2936" w:type="dxa"/>
            <w:tcBorders>
              <w:top w:val="single" w:sz="4" w:space="0" w:color="auto"/>
            </w:tcBorders>
          </w:tcPr>
          <w:p w14:paraId="4EDDF4C4" w14:textId="651C81EF" w:rsidR="001A735D" w:rsidRPr="00CC2E06" w:rsidRDefault="001A735D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ulf of Mexico (Atlantic)</w:t>
            </w:r>
          </w:p>
        </w:tc>
        <w:tc>
          <w:tcPr>
            <w:tcW w:w="1937" w:type="dxa"/>
            <w:tcBorders>
              <w:top w:val="single" w:sz="4" w:space="0" w:color="auto"/>
            </w:tcBorders>
          </w:tcPr>
          <w:p w14:paraId="3403F279" w14:textId="152A6023" w:rsidR="00CC2E06" w:rsidRPr="00CC2E06" w:rsidRDefault="001A735D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66</w:t>
            </w:r>
          </w:p>
        </w:tc>
        <w:tc>
          <w:tcPr>
            <w:tcW w:w="2503" w:type="dxa"/>
            <w:tcBorders>
              <w:top w:val="single" w:sz="4" w:space="0" w:color="auto"/>
            </w:tcBorders>
          </w:tcPr>
          <w:p w14:paraId="1679DBAF" w14:textId="3FE40132" w:rsidR="00CC2E06" w:rsidRPr="00CC2E06" w:rsidRDefault="001A735D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H369885</w:t>
            </w:r>
          </w:p>
        </w:tc>
        <w:tc>
          <w:tcPr>
            <w:tcW w:w="2532" w:type="dxa"/>
            <w:tcBorders>
              <w:top w:val="single" w:sz="4" w:space="0" w:color="auto"/>
            </w:tcBorders>
          </w:tcPr>
          <w:p w14:paraId="5BED863D" w14:textId="7D9F9B87" w:rsidR="00CC2E06" w:rsidRPr="00CC2E06" w:rsidRDefault="00CE7938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ndgren&lt;/Author&gt;&lt;Year&gt;2019&lt;/Year&gt;&lt;RecNum&gt;13&lt;/RecNum&gt;&lt;DisplayText&gt;(Lindgren et al., 2019)&lt;/DisplayText&gt;&lt;record&gt;&lt;rec-number&gt;13&lt;/rec-number&gt;&lt;foreign-keys&gt;&lt;key app="EN" db-id="fv59rt2p6aeezaezw9rxzpv2eawedapdfaf5" timestamp="1628472997"&gt;13&lt;/key&gt;&lt;/foreign-keys&gt;&lt;ref-type name="Journal Article"&gt;17&lt;/ref-type&gt;&lt;contributors&gt;&lt;authors&gt;&lt;author&gt;Lindgren, Johanna&lt;/author&gt;&lt;author&gt;Hatch, Avery S.&lt;/author&gt;&lt;author&gt;Hourdez, Stephané&lt;/author&gt;&lt;author&gt;Seid, Charlotte A.&lt;/author&gt;&lt;author&gt;Rouse, Greg W.&lt;/author&gt;&lt;/authors&gt;&lt;/contributors&gt;&lt;titles&gt;&lt;title&gt;Phylogeny and Biogeography of Branchipolynoe (Polynoidae, Phyllodocida, Aciculata, Annelida), with Descriptions of Five New Species from Methane Seeps and Hydrothermal Vents&lt;/title&gt;&lt;secondary-title&gt;Diversity&lt;/secondary-title&gt;&lt;/titles&gt;&lt;periodical&gt;&lt;full-title&gt;Diversity&lt;/full-title&gt;&lt;/periodical&gt;&lt;pages&gt;153&lt;/pages&gt;&lt;volume&gt;11&lt;/volume&gt;&lt;number&gt;9&lt;/number&gt;&lt;dates&gt;&lt;year&gt;2019&lt;/year&gt;&lt;/dates&gt;&lt;isbn&gt;1424-2818&lt;/isbn&gt;&lt;accession-num&gt;doi:10.3390/d11090153&lt;/accession-num&gt;&lt;urls&gt;&lt;related-urls&gt;&lt;url&gt;https://www.mdpi.com/1424-2818/11/9/153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(Lindgren et </w:t>
            </w:r>
            <w:r w:rsidR="001E1523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al.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C2E06" w:rsidRPr="00CC2E06" w14:paraId="298CFAD5" w14:textId="77777777" w:rsidTr="00CC2E06">
        <w:trPr>
          <w:trHeight w:val="326"/>
        </w:trPr>
        <w:tc>
          <w:tcPr>
            <w:tcW w:w="3681" w:type="dxa"/>
          </w:tcPr>
          <w:p w14:paraId="3BFBCD36" w14:textId="4CE90019" w:rsidR="00CC2E06" w:rsidRPr="00CC2E06" w:rsidRDefault="00CC2E06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CC2E06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B. symmytilida</w:t>
            </w:r>
          </w:p>
        </w:tc>
        <w:tc>
          <w:tcPr>
            <w:tcW w:w="2936" w:type="dxa"/>
          </w:tcPr>
          <w:p w14:paraId="45FC6B6E" w14:textId="02611118" w:rsidR="00CC2E06" w:rsidRPr="00CC2E06" w:rsidRDefault="001A735D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st Central Pacific</w:t>
            </w:r>
          </w:p>
        </w:tc>
        <w:tc>
          <w:tcPr>
            <w:tcW w:w="1937" w:type="dxa"/>
          </w:tcPr>
          <w:p w14:paraId="7FB23A7E" w14:textId="374FB7B8" w:rsidR="00CC2E06" w:rsidRPr="00CC2E06" w:rsidRDefault="001A735D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93</w:t>
            </w:r>
          </w:p>
        </w:tc>
        <w:tc>
          <w:tcPr>
            <w:tcW w:w="2503" w:type="dxa"/>
          </w:tcPr>
          <w:p w14:paraId="737AE450" w14:textId="747B61E5" w:rsidR="00CC2E06" w:rsidRPr="00CC2E06" w:rsidRDefault="001A735D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Q473643</w:t>
            </w:r>
          </w:p>
        </w:tc>
        <w:tc>
          <w:tcPr>
            <w:tcW w:w="2532" w:type="dxa"/>
          </w:tcPr>
          <w:p w14:paraId="4C95CAAC" w14:textId="11FB831C" w:rsidR="00CC2E06" w:rsidRPr="00CC2E06" w:rsidRDefault="00002D28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QbG91dmllejwvQXV0aG9yPjxZZWFyPjIwMDk8L1llYXI+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QbG91dmllejwvQXV0aG9yPjxZZWFyPjIwMDk8L1llYXI+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(Plouviez et </w:t>
            </w:r>
            <w:r w:rsidR="001E1523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al.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09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C2E06" w:rsidRPr="00CC2E06" w14:paraId="117FA30F" w14:textId="77777777" w:rsidTr="00CC2E06">
        <w:trPr>
          <w:trHeight w:val="326"/>
        </w:trPr>
        <w:tc>
          <w:tcPr>
            <w:tcW w:w="3681" w:type="dxa"/>
          </w:tcPr>
          <w:p w14:paraId="207F88C2" w14:textId="4CC15E0A" w:rsidR="00CC2E06" w:rsidRPr="00CC2E06" w:rsidRDefault="00CC2E06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CC2E06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B. pettiboneae</w:t>
            </w:r>
          </w:p>
        </w:tc>
        <w:tc>
          <w:tcPr>
            <w:tcW w:w="2936" w:type="dxa"/>
          </w:tcPr>
          <w:p w14:paraId="57AE49F9" w14:textId="2D11E511" w:rsidR="00CC2E06" w:rsidRPr="00CC2E06" w:rsidRDefault="001A735D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W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stern Pacific</w:t>
            </w:r>
          </w:p>
        </w:tc>
        <w:tc>
          <w:tcPr>
            <w:tcW w:w="1937" w:type="dxa"/>
          </w:tcPr>
          <w:p w14:paraId="5458CAF2" w14:textId="135E1449" w:rsidR="00CC2E06" w:rsidRPr="00CC2E06" w:rsidRDefault="001A735D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20</w:t>
            </w:r>
          </w:p>
        </w:tc>
        <w:tc>
          <w:tcPr>
            <w:tcW w:w="2503" w:type="dxa"/>
          </w:tcPr>
          <w:p w14:paraId="6D6E788F" w14:textId="463B37A1" w:rsidR="00CC2E06" w:rsidRPr="00CC2E06" w:rsidRDefault="001A735D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K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U507073</w:t>
            </w:r>
          </w:p>
        </w:tc>
        <w:tc>
          <w:tcPr>
            <w:tcW w:w="2532" w:type="dxa"/>
          </w:tcPr>
          <w:p w14:paraId="4213ED33" w14:textId="6022BC65" w:rsidR="00CC2E06" w:rsidRPr="00CC2E06" w:rsidRDefault="00002D28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ui&lt;/Author&gt;&lt;Year&gt;2017&lt;/Year&gt;&lt;RecNum&gt;107&lt;/RecNum&gt;&lt;DisplayText&gt;(Sui &amp;amp; Li, 2017)&lt;/DisplayText&gt;&lt;record&gt;&lt;rec-number&gt;107&lt;/rec-number&gt;&lt;foreign-keys&gt;&lt;key app="EN" db-id="fv59rt2p6aeezaezw9rxzpv2eawedapdfaf5" timestamp="1640331401"&gt;107&lt;/key&gt;&lt;/foreign-keys&gt;&lt;ref-type name="Journal Article"&gt;17&lt;/ref-type&gt;&lt;contributors&gt;&lt;authors&gt;&lt;author&gt;Sui, J.&lt;/author&gt;&lt;author&gt;Li, X.&lt;/author&gt;&lt;/authors&gt;&lt;/contributors&gt;&lt;auth-address&gt;Institute of Oceanology, Chinese Academy of Sciences, Qingdao 266071, China Laboratory for Marine Biology and Biotechnology, Qingdao National Laboratory for Marine Science and Technology, China. user@example.com.&lt;/auth-address&gt;&lt;titles&gt;&lt;title&gt;A new species and new record of deep-sea scale-worms (Polynoidae: Polychaeta) from the Okinawa Trough and the South China Sea&lt;/title&gt;&lt;secondary-title&gt;Zootaxa&lt;/secondary-title&gt;&lt;/titles&gt;&lt;periodical&gt;&lt;full-title&gt;Zootaxa&lt;/full-title&gt;&lt;/periodical&gt;&lt;pages&gt;562-570&lt;/pages&gt;&lt;volume&gt;4238&lt;/volume&gt;&lt;number&gt;4&lt;/number&gt;&lt;edition&gt;20170306&lt;/edition&gt;&lt;keywords&gt;&lt;keyword&gt;Animals&lt;/keyword&gt;&lt;keyword&gt;China&lt;/keyword&gt;&lt;keyword&gt;Phylogeny&lt;/keyword&gt;&lt;keyword&gt;*Polychaeta&lt;/keyword&gt;&lt;keyword&gt;Platyhelminthes, polychaete, Branchipolynoe, Lepidonotopodium, hydrothermal vent,&lt;/keyword&gt;&lt;keyword&gt;cold-seep, Okinawa Trough, South China Sea&lt;/keyword&gt;&lt;/keywords&gt;&lt;dates&gt;&lt;year&gt;2017&lt;/year&gt;&lt;pub-dates&gt;&lt;date&gt;Mar 6&lt;/date&gt;&lt;/pub-dates&gt;&lt;/dates&gt;&lt;isbn&gt;1175-5326&lt;/isbn&gt;&lt;accession-num&gt;28603250&lt;/accession-num&gt;&lt;urls&gt;&lt;/urls&gt;&lt;electronic-resource-num&gt;10.11646/zootaxa.4238.4.4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Sui &amp; Li, 2017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C2E06" w:rsidRPr="00CC2E06" w14:paraId="18C04886" w14:textId="77777777" w:rsidTr="00CC2E06">
        <w:trPr>
          <w:trHeight w:val="326"/>
        </w:trPr>
        <w:tc>
          <w:tcPr>
            <w:tcW w:w="3681" w:type="dxa"/>
          </w:tcPr>
          <w:p w14:paraId="689F2EA5" w14:textId="378AC4BA" w:rsidR="00CC2E06" w:rsidRPr="00CC2E06" w:rsidRDefault="00CC2E06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CC2E06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B. longqiensis</w:t>
            </w:r>
          </w:p>
        </w:tc>
        <w:tc>
          <w:tcPr>
            <w:tcW w:w="2936" w:type="dxa"/>
          </w:tcPr>
          <w:p w14:paraId="3DCD529F" w14:textId="2AEB323C" w:rsidR="00CC2E06" w:rsidRPr="00CC2E06" w:rsidRDefault="001A735D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outhwest Indian Ridge</w:t>
            </w:r>
          </w:p>
        </w:tc>
        <w:tc>
          <w:tcPr>
            <w:tcW w:w="1937" w:type="dxa"/>
          </w:tcPr>
          <w:p w14:paraId="08E78012" w14:textId="3153C379" w:rsidR="00CC2E06" w:rsidRPr="00CC2E06" w:rsidRDefault="001A735D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61</w:t>
            </w:r>
          </w:p>
        </w:tc>
        <w:tc>
          <w:tcPr>
            <w:tcW w:w="2503" w:type="dxa"/>
          </w:tcPr>
          <w:p w14:paraId="3428F201" w14:textId="7454E5A2" w:rsidR="00CC2E06" w:rsidRPr="00CC2E06" w:rsidRDefault="001A735D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H202754</w:t>
            </w:r>
          </w:p>
        </w:tc>
        <w:tc>
          <w:tcPr>
            <w:tcW w:w="2532" w:type="dxa"/>
          </w:tcPr>
          <w:p w14:paraId="21D8E46F" w14:textId="7DEAB8CD" w:rsidR="00CC2E06" w:rsidRPr="00CC2E06" w:rsidRDefault="00836D4F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ou&lt;/Author&gt;&lt;Year&gt;2018&lt;/Year&gt;&lt;RecNum&gt;108&lt;/RecNum&gt;&lt;DisplayText&gt;(Zhou et al., 2018)&lt;/DisplayText&gt;&lt;record&gt;&lt;rec-number&gt;108&lt;/rec-number&gt;&lt;foreign-keys&gt;&lt;key app="EN" db-id="fv59rt2p6aeezaezw9rxzpv2eawedapdfaf5" timestamp="1640331457"&gt;108&lt;/key&gt;&lt;/foreign-keys&gt;&lt;ref-type name="Journal Article"&gt;17&lt;/ref-type&gt;&lt;contributors&gt;&lt;authors&gt;&lt;author&gt;Zhou, Yadong&lt;/author&gt;&lt;author&gt;Zhang, Dongsheng&lt;/author&gt;&lt;author&gt;Zhang, Ruiyan&lt;/author&gt;&lt;author&gt;Liu, Zhensheng&lt;/author&gt;&lt;author&gt;Tao, Chunhui&lt;/author&gt;&lt;author&gt;Lu, Bo&lt;/author&gt;&lt;author&gt;Sun, Dong&lt;/author&gt;&lt;author&gt;Xu, Peng&lt;/author&gt;&lt;author&gt;Lin, Rongcheng&lt;/author&gt;&lt;author&gt;Wang, Jianjia&lt;/author&gt;&lt;author&gt;Wang, Chunsheng&lt;/author&gt;&lt;/authors&gt;&lt;/contributors&gt;&lt;titles&gt;&lt;title&gt;Characterization of vent fauna at three hydrothermal vent fields on the Southwest Indian Ridge: Implications for biogeography and interannual dynamics on ultraslow-spreading ridges&lt;/title&gt;&lt;secondary-title&gt;Deep Sea Research Part I: Oceanographic Research Papers&lt;/secondary-title&gt;&lt;/titles&gt;&lt;periodical&gt;&lt;full-title&gt;Deep Sea Research Part I: Oceanographic Research Papers&lt;/full-title&gt;&lt;/periodical&gt;&lt;pages&gt;1-12&lt;/pages&gt;&lt;volume&gt;137&lt;/volume&gt;&lt;keywords&gt;&lt;keyword&gt;Southwest Indian Ridge&lt;/keyword&gt;&lt;keyword&gt;Hydrothermal vent&lt;/keyword&gt;&lt;keyword&gt;Longqi field&lt;/keyword&gt;&lt;keyword&gt;Duanqiao field&lt;/keyword&gt;&lt;keyword&gt;Tiancheng field&lt;/keyword&gt;&lt;keyword&gt;Biodiversity&lt;/keyword&gt;&lt;keyword&gt;Biogeography&lt;/keyword&gt;&lt;keyword&gt;Community dynamics&lt;/keyword&gt;&lt;/keywords&gt;&lt;dates&gt;&lt;year&gt;2018&lt;/year&gt;&lt;pub-dates&gt;&lt;date&gt;2018/07/01/&lt;/date&gt;&lt;/pub-dates&gt;&lt;/dates&gt;&lt;isbn&gt;0967-0637&lt;/isbn&gt;&lt;urls&gt;&lt;related-urls&gt;&lt;url&gt;https://www.sciencedirect.com/science/article/pii/S0967063717303461&lt;/url&gt;&lt;/related-urls&gt;&lt;/urls&gt;&lt;electronic-resource-num&gt;https://doi.org/10.1016/j.dsr.2018.05.001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(Zhou et </w:t>
            </w:r>
            <w:r w:rsidR="001E1523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al.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8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C2E06" w:rsidRPr="00CC2E06" w14:paraId="47D74060" w14:textId="77777777" w:rsidTr="00CC2E06">
        <w:trPr>
          <w:trHeight w:val="326"/>
        </w:trPr>
        <w:tc>
          <w:tcPr>
            <w:tcW w:w="3681" w:type="dxa"/>
          </w:tcPr>
          <w:p w14:paraId="23AAFA1F" w14:textId="4D481ADD" w:rsidR="00CC2E06" w:rsidRPr="00CC2E06" w:rsidRDefault="00CC2E06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CC2E06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B. eliseae</w:t>
            </w:r>
          </w:p>
        </w:tc>
        <w:tc>
          <w:tcPr>
            <w:tcW w:w="2936" w:type="dxa"/>
          </w:tcPr>
          <w:p w14:paraId="714A4F00" w14:textId="3F649E9A" w:rsidR="00CC2E06" w:rsidRPr="00CC2E06" w:rsidRDefault="001A735D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stern Pacific</w:t>
            </w:r>
          </w:p>
        </w:tc>
        <w:tc>
          <w:tcPr>
            <w:tcW w:w="1937" w:type="dxa"/>
          </w:tcPr>
          <w:p w14:paraId="4AC5A7BD" w14:textId="420975E1" w:rsidR="00CC2E06" w:rsidRPr="00CC2E06" w:rsidRDefault="001A735D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09</w:t>
            </w:r>
          </w:p>
        </w:tc>
        <w:tc>
          <w:tcPr>
            <w:tcW w:w="2503" w:type="dxa"/>
          </w:tcPr>
          <w:p w14:paraId="1BC0D780" w14:textId="5FD07C2D" w:rsidR="00CC2E06" w:rsidRPr="00CC2E06" w:rsidRDefault="001A735D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H369908</w:t>
            </w:r>
          </w:p>
        </w:tc>
        <w:tc>
          <w:tcPr>
            <w:tcW w:w="2532" w:type="dxa"/>
          </w:tcPr>
          <w:p w14:paraId="50181B2C" w14:textId="64BAA2C4" w:rsidR="00CC2E06" w:rsidRPr="00CC2E06" w:rsidRDefault="00743087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ndgren&lt;/Author&gt;&lt;Year&gt;2019&lt;/Year&gt;&lt;RecNum&gt;13&lt;/RecNum&gt;&lt;DisplayText&gt;(Lindgren et al., 2019)&lt;/DisplayText&gt;&lt;record&gt;&lt;rec-number&gt;13&lt;/rec-number&gt;&lt;foreign-keys&gt;&lt;key app="EN" db-id="fv59rt2p6aeezaezw9rxzpv2eawedapdfaf5" timestamp="1628472997"&gt;13&lt;/key&gt;&lt;/foreign-keys&gt;&lt;ref-type name="Journal Article"&gt;17&lt;/ref-type&gt;&lt;contributors&gt;&lt;authors&gt;&lt;author&gt;Lindgren, Johanna&lt;/author&gt;&lt;author&gt;Hatch, Avery S.&lt;/author&gt;&lt;author&gt;Hourdez, Stephané&lt;/author&gt;&lt;author&gt;Seid, Charlotte A.&lt;/author&gt;&lt;author&gt;Rouse, Greg W.&lt;/author&gt;&lt;/authors&gt;&lt;/contributors&gt;&lt;titles&gt;&lt;title&gt;Phylogeny and Biogeography of Branchipolynoe (Polynoidae, Phyllodocida, Aciculata, Annelida), with Descriptions of Five New Species from Methane Seeps and Hydrothermal Vents&lt;/title&gt;&lt;secondary-title&gt;Diversity&lt;/secondary-title&gt;&lt;/titles&gt;&lt;periodical&gt;&lt;full-title&gt;Diversity&lt;/full-title&gt;&lt;/periodical&gt;&lt;pages&gt;153&lt;/pages&gt;&lt;volume&gt;11&lt;/volume&gt;&lt;number&gt;9&lt;/number&gt;&lt;dates&gt;&lt;year&gt;2019&lt;/year&gt;&lt;/dates&gt;&lt;isbn&gt;1424-2818&lt;/isbn&gt;&lt;accession-num&gt;doi:10.3390/d11090153&lt;/accession-num&gt;&lt;urls&gt;&lt;related-urls&gt;&lt;url&gt;https://www.mdpi.com/1424-2818/11/9/153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(Lindgren et </w:t>
            </w:r>
            <w:r w:rsidR="001E1523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al.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C2E06" w:rsidRPr="00CC2E06" w14:paraId="03A64BEE" w14:textId="77777777" w:rsidTr="00CC2E06">
        <w:trPr>
          <w:trHeight w:val="326"/>
        </w:trPr>
        <w:tc>
          <w:tcPr>
            <w:tcW w:w="3681" w:type="dxa"/>
          </w:tcPr>
          <w:p w14:paraId="27CD711A" w14:textId="1A4F573A" w:rsidR="00CC2E06" w:rsidRPr="00CC2E06" w:rsidRDefault="00CC2E06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CC2E06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B. halliseyae</w:t>
            </w:r>
          </w:p>
        </w:tc>
        <w:tc>
          <w:tcPr>
            <w:tcW w:w="2936" w:type="dxa"/>
          </w:tcPr>
          <w:p w14:paraId="0F78BE33" w14:textId="03E23020" w:rsidR="00CC2E06" w:rsidRPr="00CC2E06" w:rsidRDefault="001A735D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stern Pacific</w:t>
            </w:r>
          </w:p>
        </w:tc>
        <w:tc>
          <w:tcPr>
            <w:tcW w:w="1937" w:type="dxa"/>
          </w:tcPr>
          <w:p w14:paraId="26257682" w14:textId="219B4DD2" w:rsidR="00CC2E06" w:rsidRPr="00CC2E06" w:rsidRDefault="001A735D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08</w:t>
            </w:r>
          </w:p>
        </w:tc>
        <w:tc>
          <w:tcPr>
            <w:tcW w:w="2503" w:type="dxa"/>
          </w:tcPr>
          <w:p w14:paraId="064013C0" w14:textId="35E22AD0" w:rsidR="00CC2E06" w:rsidRPr="00CC2E06" w:rsidRDefault="001A735D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H370022</w:t>
            </w:r>
          </w:p>
        </w:tc>
        <w:tc>
          <w:tcPr>
            <w:tcW w:w="2532" w:type="dxa"/>
          </w:tcPr>
          <w:p w14:paraId="63425AE7" w14:textId="0153C13E" w:rsidR="00CC2E06" w:rsidRPr="00CC2E06" w:rsidRDefault="00D65545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ndgren&lt;/Author&gt;&lt;Year&gt;2019&lt;/Year&gt;&lt;RecNum&gt;13&lt;/RecNum&gt;&lt;DisplayText&gt;(Lindgren et al., 2019)&lt;/DisplayText&gt;&lt;record&gt;&lt;rec-number&gt;13&lt;/rec-number&gt;&lt;foreign-keys&gt;&lt;key app="EN" db-id="fv59rt2p6aeezaezw9rxzpv2eawedapdfaf5" timestamp="1628472997"&gt;13&lt;/key&gt;&lt;/foreign-keys&gt;&lt;ref-type name="Journal Article"&gt;17&lt;/ref-type&gt;&lt;contributors&gt;&lt;authors&gt;&lt;author&gt;Lindgren, Johanna&lt;/author&gt;&lt;author&gt;Hatch, Avery S.&lt;/author&gt;&lt;author&gt;Hourdez, Stephané&lt;/author&gt;&lt;author&gt;Seid, Charlotte A.&lt;/author&gt;&lt;author&gt;Rouse, Greg W.&lt;/author&gt;&lt;/authors&gt;&lt;/contributors&gt;&lt;titles&gt;&lt;title&gt;Phylogeny and Biogeography of Branchipolynoe (Polynoidae, Phyllodocida, Aciculata, Annelida), with Descriptions of Five New Species from Methane Seeps and Hydrothermal Vents&lt;/title&gt;&lt;secondary-title&gt;Diversity&lt;/secondary-title&gt;&lt;/titles&gt;&lt;periodical&gt;&lt;full-title&gt;Diversity&lt;/full-title&gt;&lt;/periodical&gt;&lt;pages&gt;153&lt;/pages&gt;&lt;volume&gt;11&lt;/volume&gt;&lt;number&gt;9&lt;/number&gt;&lt;dates&gt;&lt;year&gt;2019&lt;/year&gt;&lt;/dates&gt;&lt;isbn&gt;1424-2818&lt;/isbn&gt;&lt;accession-num&gt;doi:10.3390/d11090153&lt;/accession-num&gt;&lt;urls&gt;&lt;related-urls&gt;&lt;url&gt;https://www.mdpi.com/1424-2818/11/9/153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(Lindgren et </w:t>
            </w:r>
            <w:r w:rsidR="001E1523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al.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C2E06" w:rsidRPr="00CC2E06" w14:paraId="0FBB02A0" w14:textId="77777777" w:rsidTr="00CC2E06">
        <w:trPr>
          <w:trHeight w:val="326"/>
        </w:trPr>
        <w:tc>
          <w:tcPr>
            <w:tcW w:w="3681" w:type="dxa"/>
          </w:tcPr>
          <w:p w14:paraId="1DBB8E2E" w14:textId="427958B7" w:rsidR="00CC2E06" w:rsidRPr="00CC2E06" w:rsidRDefault="00CC2E06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CC2E06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B. kajsae</w:t>
            </w:r>
          </w:p>
        </w:tc>
        <w:tc>
          <w:tcPr>
            <w:tcW w:w="2936" w:type="dxa"/>
          </w:tcPr>
          <w:p w14:paraId="3F4A2E56" w14:textId="1DBA4111" w:rsidR="00CC2E06" w:rsidRPr="00CC2E06" w:rsidRDefault="001A735D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stern Pacific</w:t>
            </w:r>
          </w:p>
        </w:tc>
        <w:tc>
          <w:tcPr>
            <w:tcW w:w="1937" w:type="dxa"/>
          </w:tcPr>
          <w:p w14:paraId="1BE078DA" w14:textId="45E8A82C" w:rsidR="00CC2E06" w:rsidRPr="00CC2E06" w:rsidRDefault="001A735D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00</w:t>
            </w:r>
          </w:p>
        </w:tc>
        <w:tc>
          <w:tcPr>
            <w:tcW w:w="2503" w:type="dxa"/>
          </w:tcPr>
          <w:p w14:paraId="0D891459" w14:textId="40251EF1" w:rsidR="00CC2E06" w:rsidRPr="00CC2E06" w:rsidRDefault="001A735D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H369899</w:t>
            </w:r>
          </w:p>
        </w:tc>
        <w:tc>
          <w:tcPr>
            <w:tcW w:w="2532" w:type="dxa"/>
          </w:tcPr>
          <w:p w14:paraId="5EDE42F1" w14:textId="14C70322" w:rsidR="00CC2E06" w:rsidRPr="00CC2E06" w:rsidRDefault="00D65545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ndgren&lt;/Author&gt;&lt;Year&gt;2019&lt;/Year&gt;&lt;RecNum&gt;13&lt;/RecNum&gt;&lt;DisplayText&gt;(Lindgren et al., 2019)&lt;/DisplayText&gt;&lt;record&gt;&lt;rec-number&gt;13&lt;/rec-number&gt;&lt;foreign-keys&gt;&lt;key app="EN" db-id="fv59rt2p6aeezaezw9rxzpv2eawedapdfaf5" timestamp="1628472997"&gt;13&lt;/key&gt;&lt;/foreign-keys&gt;&lt;ref-type name="Journal Article"&gt;17&lt;/ref-type&gt;&lt;contributors&gt;&lt;authors&gt;&lt;author&gt;Lindgren, Johanna&lt;/author&gt;&lt;author&gt;Hatch, Avery S.&lt;/author&gt;&lt;author&gt;Hourdez, Stephané&lt;/author&gt;&lt;author&gt;Seid, Charlotte A.&lt;/author&gt;&lt;author&gt;Rouse, Greg W.&lt;/author&gt;&lt;/authors&gt;&lt;/contributors&gt;&lt;titles&gt;&lt;title&gt;Phylogeny and Biogeography of Branchipolynoe (Polynoidae, Phyllodocida, Aciculata, Annelida), with Descriptions of Five New Species from Methane Seeps and Hydrothermal Vents&lt;/title&gt;&lt;secondary-title&gt;Diversity&lt;/secondary-title&gt;&lt;/titles&gt;&lt;periodical&gt;&lt;full-title&gt;Diversity&lt;/full-title&gt;&lt;/periodical&gt;&lt;pages&gt;153&lt;/pages&gt;&lt;volume&gt;11&lt;/volume&gt;&lt;number&gt;9&lt;/number&gt;&lt;dates&gt;&lt;year&gt;2019&lt;/year&gt;&lt;/dates&gt;&lt;isbn&gt;1424-2818&lt;/isbn&gt;&lt;accession-num&gt;doi:10.3390/d11090153&lt;/accession-num&gt;&lt;urls&gt;&lt;related-urls&gt;&lt;url&gt;https://www.mdpi.com/1424-2818/11/9/153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(Lindgren et </w:t>
            </w:r>
            <w:r w:rsidR="001E1523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al.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C2E06" w:rsidRPr="00CC2E06" w14:paraId="67C885CB" w14:textId="77777777" w:rsidTr="00CC2E06">
        <w:trPr>
          <w:trHeight w:val="326"/>
        </w:trPr>
        <w:tc>
          <w:tcPr>
            <w:tcW w:w="3681" w:type="dxa"/>
          </w:tcPr>
          <w:p w14:paraId="145E7068" w14:textId="60293ACF" w:rsidR="00CC2E06" w:rsidRPr="00CC2E06" w:rsidRDefault="00CC2E06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CC2E06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B. meridae</w:t>
            </w:r>
          </w:p>
        </w:tc>
        <w:tc>
          <w:tcPr>
            <w:tcW w:w="2936" w:type="dxa"/>
          </w:tcPr>
          <w:p w14:paraId="060B0ED7" w14:textId="615419C8" w:rsidR="00CC2E06" w:rsidRPr="00CC2E06" w:rsidRDefault="001A735D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stern Pacific</w:t>
            </w:r>
          </w:p>
        </w:tc>
        <w:tc>
          <w:tcPr>
            <w:tcW w:w="1937" w:type="dxa"/>
          </w:tcPr>
          <w:p w14:paraId="71450566" w14:textId="2BFAA79C" w:rsidR="00CC2E06" w:rsidRPr="00CC2E06" w:rsidRDefault="001A735D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891</w:t>
            </w:r>
          </w:p>
        </w:tc>
        <w:tc>
          <w:tcPr>
            <w:tcW w:w="2503" w:type="dxa"/>
          </w:tcPr>
          <w:p w14:paraId="7FED1C34" w14:textId="30E535B6" w:rsidR="00CC2E06" w:rsidRPr="00CC2E06" w:rsidRDefault="001A735D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H370016</w:t>
            </w:r>
          </w:p>
        </w:tc>
        <w:tc>
          <w:tcPr>
            <w:tcW w:w="2532" w:type="dxa"/>
          </w:tcPr>
          <w:p w14:paraId="465FE45C" w14:textId="1121DCE9" w:rsidR="00CC2E06" w:rsidRPr="00CC2E06" w:rsidRDefault="00D65545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ndgren&lt;/Author&gt;&lt;Year&gt;2019&lt;/Year&gt;&lt;RecNum&gt;13&lt;/RecNum&gt;&lt;DisplayText&gt;(Lindgren et al., 2019)&lt;/DisplayText&gt;&lt;record&gt;&lt;rec-number&gt;13&lt;/rec-number&gt;&lt;foreign-keys&gt;&lt;key app="EN" db-id="fv59rt2p6aeezaezw9rxzpv2eawedapdfaf5" timestamp="1628472997"&gt;13&lt;/key&gt;&lt;/foreign-keys&gt;&lt;ref-type name="Journal Article"&gt;17&lt;/ref-type&gt;&lt;contributors&gt;&lt;authors&gt;&lt;author&gt;Lindgren, Johanna&lt;/author&gt;&lt;author&gt;Hatch, Avery S.&lt;/author&gt;&lt;author&gt;Hourdez, Stephané&lt;/author&gt;&lt;author&gt;Seid, Charlotte A.&lt;/author&gt;&lt;author&gt;Rouse, Greg W.&lt;/author&gt;&lt;/authors&gt;&lt;/contributors&gt;&lt;titles&gt;&lt;title&gt;Phylogeny and Biogeography of Branchipolynoe (Polynoidae, Phyllodocida, Aciculata, Annelida), with Descriptions of Five New Species from Methane Seeps and Hydrothermal Vents&lt;/title&gt;&lt;secondary-title&gt;Diversity&lt;/secondary-title&gt;&lt;/titles&gt;&lt;periodical&gt;&lt;full-title&gt;Diversity&lt;/full-title&gt;&lt;/periodical&gt;&lt;pages&gt;153&lt;/pages&gt;&lt;volume&gt;11&lt;/volume&gt;&lt;number&gt;9&lt;/number&gt;&lt;dates&gt;&lt;year&gt;2019&lt;/year&gt;&lt;/dates&gt;&lt;isbn&gt;1424-2818&lt;/isbn&gt;&lt;accession-num&gt;doi:10.3390/d11090153&lt;/accession-num&gt;&lt;urls&gt;&lt;related-urls&gt;&lt;url&gt;https://www.mdpi.com/1424-2818/11/9/153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(Lindgren et </w:t>
            </w:r>
            <w:r w:rsidR="001E1523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al.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C2E06" w:rsidRPr="00CC2E06" w14:paraId="4ED5BBC1" w14:textId="77777777" w:rsidTr="00CC2E06">
        <w:trPr>
          <w:trHeight w:val="326"/>
        </w:trPr>
        <w:tc>
          <w:tcPr>
            <w:tcW w:w="3681" w:type="dxa"/>
          </w:tcPr>
          <w:p w14:paraId="12C1BDED" w14:textId="33881B76" w:rsidR="00CC2E06" w:rsidRPr="00CC2E06" w:rsidRDefault="00CC2E06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CC2E06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B. tjiasmantoi</w:t>
            </w:r>
          </w:p>
        </w:tc>
        <w:tc>
          <w:tcPr>
            <w:tcW w:w="2936" w:type="dxa"/>
          </w:tcPr>
          <w:p w14:paraId="2D9FE645" w14:textId="435737AB" w:rsidR="00CC2E06" w:rsidRPr="00CC2E06" w:rsidRDefault="001A735D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W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stern Pacific</w:t>
            </w:r>
          </w:p>
        </w:tc>
        <w:tc>
          <w:tcPr>
            <w:tcW w:w="1937" w:type="dxa"/>
          </w:tcPr>
          <w:p w14:paraId="6A51AF3E" w14:textId="38F359B7" w:rsidR="00CC2E06" w:rsidRPr="00CC2E06" w:rsidRDefault="001A735D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73</w:t>
            </w:r>
          </w:p>
        </w:tc>
        <w:tc>
          <w:tcPr>
            <w:tcW w:w="2503" w:type="dxa"/>
          </w:tcPr>
          <w:p w14:paraId="5ABCD6FB" w14:textId="6DEE7822" w:rsidR="00CC2E06" w:rsidRPr="00CC2E06" w:rsidRDefault="001A735D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H369949</w:t>
            </w:r>
          </w:p>
        </w:tc>
        <w:tc>
          <w:tcPr>
            <w:tcW w:w="2532" w:type="dxa"/>
          </w:tcPr>
          <w:p w14:paraId="199045E2" w14:textId="27996D7B" w:rsidR="00CC2E06" w:rsidRPr="00CC2E06" w:rsidRDefault="00D65545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ndgren&lt;/Author&gt;&lt;Year&gt;2019&lt;/Year&gt;&lt;RecNum&gt;13&lt;/RecNum&gt;&lt;DisplayText&gt;(Lindgren et al., 2019)&lt;/DisplayText&gt;&lt;record&gt;&lt;rec-number&gt;13&lt;/rec-number&gt;&lt;foreign-keys&gt;&lt;key app="EN" db-id="fv59rt2p6aeezaezw9rxzpv2eawedapdfaf5" timestamp="1628472997"&gt;13&lt;/key&gt;&lt;/foreign-keys&gt;&lt;ref-type name="Journal Article"&gt;17&lt;/ref-type&gt;&lt;contributors&gt;&lt;authors&gt;&lt;author&gt;Lindgren, Johanna&lt;/author&gt;&lt;author&gt;Hatch, Avery S.&lt;/author&gt;&lt;author&gt;Hourdez, Stephané&lt;/author&gt;&lt;author&gt;Seid, Charlotte A.&lt;/author&gt;&lt;author&gt;Rouse, Greg W.&lt;/author&gt;&lt;/authors&gt;&lt;/contributors&gt;&lt;titles&gt;&lt;title&gt;Phylogeny and Biogeography of Branchipolynoe (Polynoidae, Phyllodocida, Aciculata, Annelida), with Descriptions of Five New Species from Methane Seeps and Hydrothermal Vents&lt;/title&gt;&lt;secondary-title&gt;Diversity&lt;/secondary-title&gt;&lt;/titles&gt;&lt;periodical&gt;&lt;full-title&gt;Diversity&lt;/full-title&gt;&lt;/periodical&gt;&lt;pages&gt;153&lt;/pages&gt;&lt;volume&gt;11&lt;/volume&gt;&lt;number&gt;9&lt;/number&gt;&lt;dates&gt;&lt;year&gt;2019&lt;/year&gt;&lt;/dates&gt;&lt;isbn&gt;1424-2818&lt;/isbn&gt;&lt;accession-num&gt;doi:10.3390/d11090153&lt;/accession-num&gt;&lt;urls&gt;&lt;related-urls&gt;&lt;url&gt;https://www.mdpi.com/1424-2818/11/9/153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(Lindgren et </w:t>
            </w:r>
            <w:r w:rsidR="001E1523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al.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C2E06" w:rsidRPr="00CC2E06" w14:paraId="6834ACCC" w14:textId="77777777" w:rsidTr="00CC2E06">
        <w:trPr>
          <w:trHeight w:val="326"/>
        </w:trPr>
        <w:tc>
          <w:tcPr>
            <w:tcW w:w="3681" w:type="dxa"/>
          </w:tcPr>
          <w:p w14:paraId="7890ADFB" w14:textId="7FD29C9A" w:rsidR="00CC2E06" w:rsidRPr="00CC2E06" w:rsidRDefault="00CC2E06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CC2E06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B. onnuriensis </w:t>
            </w:r>
            <w:r w:rsidR="00A40FBA" w:rsidRPr="000A3C38">
              <w:rPr>
                <w:rFonts w:ascii="Times New Roman" w:hAnsi="Times New Roman" w:cs="Times New Roman"/>
                <w:iCs/>
                <w:sz w:val="24"/>
                <w:szCs w:val="24"/>
              </w:rPr>
              <w:t>sp. nov</w:t>
            </w:r>
            <w:r w:rsidRPr="000A3C38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2936" w:type="dxa"/>
          </w:tcPr>
          <w:p w14:paraId="616F7257" w14:textId="240FAB7A" w:rsidR="00CC2E06" w:rsidRPr="00CC2E06" w:rsidRDefault="001A735D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C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ntral Indian Ridge</w:t>
            </w:r>
          </w:p>
        </w:tc>
        <w:tc>
          <w:tcPr>
            <w:tcW w:w="1937" w:type="dxa"/>
          </w:tcPr>
          <w:p w14:paraId="0B824CB3" w14:textId="75903376" w:rsidR="00CC2E06" w:rsidRPr="00CC2E06" w:rsidRDefault="001A735D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14</w:t>
            </w:r>
          </w:p>
        </w:tc>
        <w:tc>
          <w:tcPr>
            <w:tcW w:w="2503" w:type="dxa"/>
          </w:tcPr>
          <w:p w14:paraId="20C52162" w14:textId="5458DEEC" w:rsidR="00CC2E06" w:rsidRPr="00CC2E06" w:rsidRDefault="00CC2E06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32" w:type="dxa"/>
          </w:tcPr>
          <w:p w14:paraId="459E627A" w14:textId="4BFE85E4" w:rsidR="00CC2E06" w:rsidRPr="00CC2E06" w:rsidRDefault="001A735D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his research</w:t>
            </w:r>
          </w:p>
        </w:tc>
      </w:tr>
      <w:tr w:rsidR="00CC2E06" w:rsidRPr="00CC2E06" w14:paraId="786956E4" w14:textId="77777777" w:rsidTr="00CC2E06">
        <w:trPr>
          <w:trHeight w:val="326"/>
        </w:trPr>
        <w:tc>
          <w:tcPr>
            <w:tcW w:w="3681" w:type="dxa"/>
            <w:tcBorders>
              <w:bottom w:val="single" w:sz="4" w:space="0" w:color="auto"/>
            </w:tcBorders>
          </w:tcPr>
          <w:p w14:paraId="7FFD8F4A" w14:textId="3DE5F4B4" w:rsidR="00CC2E06" w:rsidRPr="00CC2E06" w:rsidRDefault="00CC2E06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CC2E06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Branchinotogluma japonicus</w:t>
            </w:r>
          </w:p>
        </w:tc>
        <w:tc>
          <w:tcPr>
            <w:tcW w:w="2936" w:type="dxa"/>
            <w:tcBorders>
              <w:bottom w:val="single" w:sz="4" w:space="0" w:color="auto"/>
            </w:tcBorders>
          </w:tcPr>
          <w:p w14:paraId="3D6F0058" w14:textId="2B3636FE" w:rsidR="00CC2E06" w:rsidRPr="00CC2E06" w:rsidRDefault="00FA276A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st </w:t>
            </w:r>
            <w:r w:rsidR="00E83ADB">
              <w:rPr>
                <w:rFonts w:ascii="Times New Roman" w:hAnsi="Times New Roman" w:cs="Times New Roman"/>
                <w:sz w:val="24"/>
                <w:szCs w:val="24"/>
              </w:rPr>
              <w:t>China Sea</w:t>
            </w:r>
          </w:p>
        </w:tc>
        <w:tc>
          <w:tcPr>
            <w:tcW w:w="1937" w:type="dxa"/>
            <w:tcBorders>
              <w:bottom w:val="single" w:sz="4" w:space="0" w:color="auto"/>
            </w:tcBorders>
          </w:tcPr>
          <w:p w14:paraId="666D108D" w14:textId="222F52D6" w:rsidR="00CC2E06" w:rsidRPr="00CC2E06" w:rsidRDefault="007C7E0D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555</w:t>
            </w:r>
          </w:p>
        </w:tc>
        <w:tc>
          <w:tcPr>
            <w:tcW w:w="2503" w:type="dxa"/>
            <w:tcBorders>
              <w:bottom w:val="single" w:sz="4" w:space="0" w:color="auto"/>
            </w:tcBorders>
          </w:tcPr>
          <w:p w14:paraId="0120D03C" w14:textId="78454484" w:rsidR="00CC2E06" w:rsidRPr="00CC2E06" w:rsidRDefault="001A735D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K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Y753824</w:t>
            </w:r>
          </w:p>
        </w:tc>
        <w:tc>
          <w:tcPr>
            <w:tcW w:w="2532" w:type="dxa"/>
            <w:tcBorders>
              <w:bottom w:val="single" w:sz="4" w:space="0" w:color="auto"/>
            </w:tcBorders>
          </w:tcPr>
          <w:p w14:paraId="62E14D8F" w14:textId="49826A56" w:rsidR="00CC2E06" w:rsidRPr="00CC2E06" w:rsidRDefault="00910E50" w:rsidP="001E152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aaGFuZzwvQXV0aG9yPjxZZWFyPjIwMTg8L1llYXI+PFJl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aaGFuZzwvQXV0aG9yPjxZZWFyPjIwMTg8L1llYXI+PFJl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(Zhang et </w:t>
            </w:r>
            <w:r w:rsidR="001E1523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al.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8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</w:tbl>
    <w:p w14:paraId="7768A542" w14:textId="5AC35055" w:rsidR="00CC2E06" w:rsidRPr="00CC2E06" w:rsidRDefault="00CC2E06">
      <w:pPr>
        <w:rPr>
          <w:rFonts w:ascii="Times New Roman" w:hAnsi="Times New Roman" w:cs="Times New Roman"/>
          <w:sz w:val="24"/>
          <w:szCs w:val="24"/>
        </w:rPr>
      </w:pPr>
    </w:p>
    <w:sectPr w:rsidR="00CC2E06" w:rsidRPr="00CC2E06" w:rsidSect="0041472C">
      <w:headerReference w:type="even" r:id="rId6"/>
      <w:headerReference w:type="default" r:id="rId7"/>
      <w:footerReference w:type="even" r:id="rId8"/>
      <w:footerReference w:type="default" r:id="rId9"/>
      <w:headerReference w:type="first" r:id="rId10"/>
      <w:footerReference w:type="first" r:id="rId11"/>
      <w:pgSz w:w="16838" w:h="11906" w:orient="landscape"/>
      <w:pgMar w:top="1134" w:right="1134" w:bottom="1134" w:left="1134" w:header="709" w:footer="709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F0490A8" w14:textId="77777777" w:rsidR="00505015" w:rsidRDefault="00505015" w:rsidP="0074528D">
      <w:pPr>
        <w:spacing w:after="0" w:line="240" w:lineRule="auto"/>
      </w:pPr>
      <w:r>
        <w:separator/>
      </w:r>
    </w:p>
  </w:endnote>
  <w:endnote w:type="continuationSeparator" w:id="0">
    <w:p w14:paraId="05E71944" w14:textId="77777777" w:rsidR="00505015" w:rsidRDefault="00505015" w:rsidP="0074528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2ABF9D1" w14:textId="77777777" w:rsidR="00B9573F" w:rsidRDefault="00B9573F">
    <w:pPr>
      <w:pStyle w:val="a7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0FA3F4A" w14:textId="77777777" w:rsidR="00B9573F" w:rsidRDefault="00B9573F">
    <w:pPr>
      <w:pStyle w:val="a7"/>
    </w:pP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90B45BD" w14:textId="77777777" w:rsidR="00B9573F" w:rsidRDefault="00B9573F">
    <w:pPr>
      <w:pStyle w:val="a7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2D73745" w14:textId="77777777" w:rsidR="00505015" w:rsidRDefault="00505015" w:rsidP="0074528D">
      <w:pPr>
        <w:spacing w:after="0" w:line="240" w:lineRule="auto"/>
      </w:pPr>
      <w:r>
        <w:separator/>
      </w:r>
    </w:p>
  </w:footnote>
  <w:footnote w:type="continuationSeparator" w:id="0">
    <w:p w14:paraId="7FB80254" w14:textId="77777777" w:rsidR="00505015" w:rsidRDefault="00505015" w:rsidP="0074528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F56F8EA" w14:textId="77777777" w:rsidR="00B9573F" w:rsidRDefault="00B9573F">
    <w:pPr>
      <w:pStyle w:val="a5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B413B82" w14:textId="0F1EF8DF" w:rsidR="0041472C" w:rsidRPr="00B9573F" w:rsidRDefault="00B9573F" w:rsidP="00B9573F">
    <w:pPr>
      <w:tabs>
        <w:tab w:val="left" w:pos="3140"/>
      </w:tabs>
      <w:spacing w:line="360" w:lineRule="auto"/>
      <w:rPr>
        <w:rFonts w:ascii="Times New Roman" w:hAnsi="Times New Roman" w:cs="Times New Roman" w:hint="eastAsia"/>
      </w:rPr>
    </w:pPr>
    <w:r w:rsidRPr="00F16F23">
      <w:rPr>
        <w:rFonts w:ascii="Times New Roman" w:hAnsi="Times New Roman" w:cs="Times New Roman"/>
        <w:i/>
        <w:iCs/>
        <w:szCs w:val="20"/>
      </w:rPr>
      <w:t>Zoological Studies</w:t>
    </w:r>
    <w:r w:rsidRPr="00F16F23">
      <w:rPr>
        <w:rFonts w:ascii="Times New Roman" w:hAnsi="Times New Roman" w:cs="Times New Roman"/>
        <w:iCs/>
        <w:szCs w:val="20"/>
      </w:rPr>
      <w:t xml:space="preserve"> </w:t>
    </w:r>
    <w:r w:rsidRPr="00F16F23">
      <w:rPr>
        <w:rFonts w:ascii="Times New Roman" w:hAnsi="Times New Roman" w:cs="Times New Roman"/>
        <w:b/>
        <w:iCs/>
        <w:szCs w:val="20"/>
      </w:rPr>
      <w:t>61:</w:t>
    </w:r>
    <w:r w:rsidRPr="00F16F23">
      <w:rPr>
        <w:rFonts w:ascii="Times New Roman" w:hAnsi="Times New Roman" w:cs="Times New Roman"/>
        <w:iCs/>
        <w:szCs w:val="20"/>
      </w:rPr>
      <w:t>2</w:t>
    </w:r>
    <w:r>
      <w:rPr>
        <w:rFonts w:ascii="Times New Roman" w:hAnsi="Times New Roman" w:cs="Times New Roman"/>
        <w:iCs/>
        <w:szCs w:val="20"/>
      </w:rPr>
      <w:t>1</w:t>
    </w:r>
    <w:r w:rsidRPr="00F16F23">
      <w:rPr>
        <w:rFonts w:ascii="Times New Roman" w:hAnsi="Times New Roman" w:cs="Times New Roman"/>
        <w:iCs/>
        <w:szCs w:val="20"/>
      </w:rPr>
      <w:t xml:space="preserve"> (2022)</w:t>
    </w:r>
    <w:bookmarkStart w:id="0" w:name="_GoBack"/>
    <w:bookmarkEnd w:id="0"/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2E71B02" w14:textId="77777777" w:rsidR="00B9573F" w:rsidRDefault="00B9573F">
    <w:pPr>
      <w:pStyle w:val="a5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yMLEwMDYxMjIxtTQyMbBU0lEKTi0uzszPAykwrAUAM0STg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v59rt2p6aeezaezw9rxzpv2eawedapdfaf5&quot;&gt;My EndNote Library&lt;record-ids&gt;&lt;item&gt;13&lt;/item&gt;&lt;item&gt;103&lt;/item&gt;&lt;item&gt;106&lt;/item&gt;&lt;item&gt;107&lt;/item&gt;&lt;item&gt;108&lt;/item&gt;&lt;/record-ids&gt;&lt;/item&gt;&lt;/Libraries&gt;"/>
  </w:docVars>
  <w:rsids>
    <w:rsidRoot w:val="00CC2E06"/>
    <w:rsid w:val="00002D28"/>
    <w:rsid w:val="00080C88"/>
    <w:rsid w:val="000A3C38"/>
    <w:rsid w:val="000D13EC"/>
    <w:rsid w:val="001A735D"/>
    <w:rsid w:val="001E1523"/>
    <w:rsid w:val="0029140C"/>
    <w:rsid w:val="003F2245"/>
    <w:rsid w:val="0041472C"/>
    <w:rsid w:val="00425423"/>
    <w:rsid w:val="004327AF"/>
    <w:rsid w:val="00505015"/>
    <w:rsid w:val="00561A06"/>
    <w:rsid w:val="005A44DF"/>
    <w:rsid w:val="005D6AB3"/>
    <w:rsid w:val="0065566E"/>
    <w:rsid w:val="006B52C7"/>
    <w:rsid w:val="00743087"/>
    <w:rsid w:val="0074528D"/>
    <w:rsid w:val="00774C87"/>
    <w:rsid w:val="007C7E0D"/>
    <w:rsid w:val="00836D4F"/>
    <w:rsid w:val="00910E50"/>
    <w:rsid w:val="009366AB"/>
    <w:rsid w:val="00A40FBA"/>
    <w:rsid w:val="00B9573F"/>
    <w:rsid w:val="00C6642A"/>
    <w:rsid w:val="00CC2E06"/>
    <w:rsid w:val="00CD1CA0"/>
    <w:rsid w:val="00CE7938"/>
    <w:rsid w:val="00D65545"/>
    <w:rsid w:val="00E83ADB"/>
    <w:rsid w:val="00EE6B8D"/>
    <w:rsid w:val="00FA27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5699415"/>
  <w15:chartTrackingRefBased/>
  <w15:docId w15:val="{AB3A9343-7975-4F13-A198-60AF58D936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CC2E0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Char"/>
    <w:rsid w:val="00CE7938"/>
    <w:pPr>
      <w:spacing w:after="0"/>
      <w:jc w:val="center"/>
    </w:pPr>
    <w:rPr>
      <w:rFonts w:ascii="Malgun Gothic" w:eastAsia="Malgun Gothic" w:hAnsi="Malgun Gothic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CE7938"/>
    <w:rPr>
      <w:rFonts w:ascii="Malgun Gothic" w:eastAsia="Malgun Gothic" w:hAnsi="Malgun Gothic"/>
      <w:noProof/>
    </w:rPr>
  </w:style>
  <w:style w:type="paragraph" w:customStyle="1" w:styleId="EndNoteBibliography">
    <w:name w:val="EndNote Bibliography"/>
    <w:basedOn w:val="a"/>
    <w:link w:val="EndNoteBibliographyChar"/>
    <w:rsid w:val="00CE7938"/>
    <w:pPr>
      <w:spacing w:line="240" w:lineRule="auto"/>
    </w:pPr>
    <w:rPr>
      <w:rFonts w:ascii="Malgun Gothic" w:eastAsia="Malgun Gothic" w:hAnsi="Malgun Gothic"/>
      <w:noProof/>
    </w:rPr>
  </w:style>
  <w:style w:type="character" w:customStyle="1" w:styleId="EndNoteBibliographyChar">
    <w:name w:val="EndNote Bibliography Char"/>
    <w:basedOn w:val="a0"/>
    <w:link w:val="EndNoteBibliography"/>
    <w:rsid w:val="00CE7938"/>
    <w:rPr>
      <w:rFonts w:ascii="Malgun Gothic" w:eastAsia="Malgun Gothic" w:hAnsi="Malgun Gothic"/>
      <w:noProof/>
    </w:rPr>
  </w:style>
  <w:style w:type="character" w:styleId="a4">
    <w:name w:val="Hyperlink"/>
    <w:basedOn w:val="a0"/>
    <w:uiPriority w:val="99"/>
    <w:unhideWhenUsed/>
    <w:rsid w:val="00CE7938"/>
    <w:rPr>
      <w:color w:val="0563C1" w:themeColor="hyperlink"/>
      <w:u w:val="single"/>
    </w:rPr>
  </w:style>
  <w:style w:type="character" w:customStyle="1" w:styleId="UnresolvedMention">
    <w:name w:val="Unresolved Mention"/>
    <w:basedOn w:val="a0"/>
    <w:uiPriority w:val="99"/>
    <w:semiHidden/>
    <w:unhideWhenUsed/>
    <w:rsid w:val="00CE7938"/>
    <w:rPr>
      <w:color w:val="605E5C"/>
      <w:shd w:val="clear" w:color="auto" w:fill="E1DFDD"/>
    </w:rPr>
  </w:style>
  <w:style w:type="paragraph" w:styleId="a5">
    <w:name w:val="header"/>
    <w:basedOn w:val="a"/>
    <w:link w:val="a6"/>
    <w:uiPriority w:val="99"/>
    <w:unhideWhenUsed/>
    <w:rsid w:val="0074528D"/>
    <w:pPr>
      <w:tabs>
        <w:tab w:val="center" w:pos="4513"/>
        <w:tab w:val="right" w:pos="9026"/>
      </w:tabs>
      <w:snapToGrid w:val="0"/>
    </w:pPr>
  </w:style>
  <w:style w:type="character" w:customStyle="1" w:styleId="a6">
    <w:name w:val="頁首 字元"/>
    <w:basedOn w:val="a0"/>
    <w:link w:val="a5"/>
    <w:uiPriority w:val="99"/>
    <w:rsid w:val="0074528D"/>
  </w:style>
  <w:style w:type="paragraph" w:styleId="a7">
    <w:name w:val="footer"/>
    <w:basedOn w:val="a"/>
    <w:link w:val="a8"/>
    <w:uiPriority w:val="99"/>
    <w:unhideWhenUsed/>
    <w:rsid w:val="0074528D"/>
    <w:pPr>
      <w:tabs>
        <w:tab w:val="center" w:pos="4513"/>
        <w:tab w:val="right" w:pos="9026"/>
      </w:tabs>
      <w:snapToGrid w:val="0"/>
    </w:pPr>
  </w:style>
  <w:style w:type="character" w:customStyle="1" w:styleId="a8">
    <w:name w:val="頁尾 字元"/>
    <w:basedOn w:val="a0"/>
    <w:link w:val="a7"/>
    <w:uiPriority w:val="99"/>
    <w:rsid w:val="0074528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84401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685</Words>
  <Characters>9607</Characters>
  <Application>Microsoft Office Word</Application>
  <DocSecurity>0</DocSecurity>
  <Lines>80</Lines>
  <Paragraphs>22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최형우</dc:creator>
  <cp:keywords/>
  <dc:description/>
  <cp:lastModifiedBy>staff</cp:lastModifiedBy>
  <cp:revision>9</cp:revision>
  <dcterms:created xsi:type="dcterms:W3CDTF">2022-01-04T10:32:00Z</dcterms:created>
  <dcterms:modified xsi:type="dcterms:W3CDTF">2022-05-30T07:06:00Z</dcterms:modified>
</cp:coreProperties>
</file>